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01E8A" w:rsidRPr="00DA2E73" w:rsidRDefault="00701E8A" w:rsidP="00701E8A">
      <w:pPr>
        <w:pStyle w:val="Beschriftung"/>
        <w:keepNext/>
        <w:rPr>
          <w:color w:val="auto"/>
          <w:lang w:val="en-US"/>
        </w:rPr>
      </w:pPr>
      <w:r w:rsidRPr="00DA2E73">
        <w:rPr>
          <w:rFonts w:ascii="Arial" w:hAnsi="Arial" w:cs="Arial"/>
          <w:color w:val="auto"/>
          <w:sz w:val="20"/>
          <w:lang w:val="en-US"/>
        </w:rPr>
        <w:t>Additional file 1</w:t>
      </w:r>
      <w:r w:rsidRPr="00DA2E73">
        <w:rPr>
          <w:color w:val="auto"/>
          <w:sz w:val="20"/>
          <w:lang w:val="en-US"/>
        </w:rPr>
        <w:t xml:space="preserve"> </w:t>
      </w:r>
      <w:r w:rsidRPr="00DA2E73">
        <w:rPr>
          <w:rFonts w:ascii="Arial" w:hAnsi="Arial" w:cs="Arial"/>
          <w:b w:val="0"/>
          <w:color w:val="auto"/>
          <w:sz w:val="20"/>
          <w:lang w:val="en-US"/>
        </w:rPr>
        <w:t>Dietary intake of essential amino acids (mg/kg BW) according to dietary pattern.</w:t>
      </w:r>
    </w:p>
    <w:tbl>
      <w:tblPr>
        <w:tblStyle w:val="Tabellenraster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81"/>
        <w:gridCol w:w="1532"/>
        <w:gridCol w:w="1213"/>
        <w:gridCol w:w="1532"/>
        <w:gridCol w:w="1265"/>
        <w:gridCol w:w="1532"/>
        <w:gridCol w:w="1322"/>
        <w:gridCol w:w="1410"/>
        <w:gridCol w:w="1273"/>
      </w:tblGrid>
      <w:tr w:rsidR="00DA2E73" w:rsidRPr="00DA2E73" w:rsidTr="00701E8A">
        <w:tc>
          <w:tcPr>
            <w:tcW w:w="726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91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468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91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488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91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10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44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492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Amino acid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 xml:space="preserve">OMN </w:t>
            </w:r>
          </w:p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>(n=27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>P value</w:t>
            </w:r>
          </w:p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>OMN-LOV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 xml:space="preserve">LOV </w:t>
            </w:r>
          </w:p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>(n=26)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>P value</w:t>
            </w:r>
          </w:p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>LOV-VEG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 xml:space="preserve">VEG </w:t>
            </w:r>
          </w:p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DA2E73">
              <w:rPr>
                <w:rFonts w:ascii="Arial" w:hAnsi="Arial" w:cs="Arial"/>
                <w:b/>
                <w:sz w:val="20"/>
              </w:rPr>
              <w:t>(n=28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P value</w:t>
            </w:r>
          </w:p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OMN-VEG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P value</w:t>
            </w:r>
          </w:p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3 groups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Reference values (m/f)*</w:t>
            </w:r>
          </w:p>
        </w:tc>
      </w:tr>
      <w:tr w:rsidR="00DA2E73" w:rsidRPr="00DA2E73" w:rsidTr="00701E8A">
        <w:tc>
          <w:tcPr>
            <w:tcW w:w="726" w:type="pct"/>
            <w:tcBorders>
              <w:bottom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91" w:type="pct"/>
            <w:tcBorders>
              <w:bottom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68" w:type="pct"/>
            <w:tcBorders>
              <w:bottom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591" w:type="pct"/>
            <w:tcBorders>
              <w:bottom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88" w:type="pct"/>
            <w:tcBorders>
              <w:bottom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591" w:type="pct"/>
            <w:tcBorders>
              <w:bottom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510" w:type="pct"/>
            <w:tcBorders>
              <w:bottom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44" w:type="pct"/>
            <w:tcBorders>
              <w:bottom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492" w:type="pct"/>
            <w:tcBorders>
              <w:bottom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</w:tr>
      <w:tr w:rsidR="00DA2E73" w:rsidRPr="00DA2E73" w:rsidTr="00701E8A">
        <w:tc>
          <w:tcPr>
            <w:tcW w:w="726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91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68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591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488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591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510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44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492" w:type="pct"/>
            <w:tcBorders>
              <w:top w:val="single" w:sz="4" w:space="0" w:color="auto"/>
            </w:tcBorders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Isoleucine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54.9 (48.1, 61.6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50.0 (32.7, 67,2)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41.0 (32.4, 50.0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08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0.007</w:t>
            </w:r>
            <w:r w:rsidRPr="00DA2E73"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20</w:t>
            </w: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Leucine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92.0 (80.8, 103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47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83.2 (55.1, 111)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68.9 (54.8, 83.0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12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0.008</w:t>
            </w:r>
            <w:r w:rsidRPr="00DA2E73"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39</w:t>
            </w: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Lysine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75.8 (64.7, 86.9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07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58.8 (36.7, 80.8)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44.1 (35.4, 52.9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00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0.000</w:t>
            </w:r>
            <w:r w:rsidRPr="00DA2E73"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30</w:t>
            </w: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Methionine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25.8 (21.9, 29.6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15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20.5 (12.6, 28.4)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15.2 (11.6, 18.8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00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0.000</w:t>
            </w:r>
            <w:r w:rsidRPr="00DA2E73"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10</w:t>
            </w: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 xml:space="preserve">Phenylalanine 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52.8 (47.2, 58.5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 xml:space="preserve">48.6 (33.6, 63.7) 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44.4 (34.6, 54.2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44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0.022</w:t>
            </w:r>
            <w:r w:rsidRPr="00DA2E73"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25</w:t>
            </w: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Threonine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46.2 (40.2, 52.1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20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38.7 (26.0, 51.4)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34.2 (27.6, 40.9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15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0.006</w:t>
            </w:r>
            <w:r w:rsidRPr="00DA2E73"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15</w:t>
            </w: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Tryptophan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12.8 (11.2, 14.4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11.5 (7.90, 15.2)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10.9 (8.70, 13.1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0.037</w:t>
            </w:r>
            <w:r w:rsidRPr="00DA2E73"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4</w:t>
            </w: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Valine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64.2 (56.6, 71.7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58.0 (39.2, 76.8)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48.7 (39.0, 58.5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12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0.009</w:t>
            </w:r>
            <w:r w:rsidRPr="00DA2E73"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26</w:t>
            </w: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Histidine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31.7 (27.8, 35.6)</w:t>
            </w: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11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26.0 (17.5, 34.5)</w:t>
            </w: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proofErr w:type="spellStart"/>
            <w:r w:rsidRPr="00DA2E73">
              <w:rPr>
                <w:rFonts w:ascii="Arial" w:hAnsi="Arial" w:cs="Arial"/>
                <w:sz w:val="20"/>
                <w:lang w:val="en-US"/>
              </w:rPr>
              <w:t>n.s</w:t>
            </w:r>
            <w:proofErr w:type="spellEnd"/>
            <w:r w:rsidRPr="00DA2E73">
              <w:rPr>
                <w:rFonts w:ascii="Arial" w:hAnsi="Arial" w:cs="Arial"/>
                <w:sz w:val="20"/>
                <w:lang w:val="en-US"/>
              </w:rPr>
              <w:t>.</w:t>
            </w: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22.9 (18.6, 27.2)</w:t>
            </w: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0.009</w:t>
            </w: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  <w:r w:rsidRPr="00DA2E73">
              <w:rPr>
                <w:rFonts w:ascii="Arial" w:hAnsi="Arial" w:cs="Arial"/>
                <w:b/>
                <w:sz w:val="20"/>
                <w:lang w:val="en-US"/>
              </w:rPr>
              <w:t>0.003</w:t>
            </w:r>
            <w:r w:rsidRPr="00DA2E73">
              <w:rPr>
                <w:rFonts w:ascii="Arial" w:hAnsi="Arial" w:cs="Arial"/>
                <w:b/>
                <w:sz w:val="20"/>
                <w:vertAlign w:val="superscript"/>
                <w:lang w:val="en-US"/>
              </w:rPr>
              <w:t>a</w:t>
            </w: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  <w:r w:rsidRPr="00DA2E73">
              <w:rPr>
                <w:rFonts w:ascii="Arial" w:hAnsi="Arial" w:cs="Arial"/>
                <w:sz w:val="20"/>
                <w:lang w:val="en-US"/>
              </w:rPr>
              <w:t>10</w:t>
            </w:r>
          </w:p>
        </w:tc>
      </w:tr>
      <w:tr w:rsidR="00DA2E73" w:rsidRPr="00DA2E73" w:rsidTr="00701E8A">
        <w:tc>
          <w:tcPr>
            <w:tcW w:w="726" w:type="pct"/>
          </w:tcPr>
          <w:p w:rsidR="00701E8A" w:rsidRPr="00DA2E73" w:rsidRDefault="00701E8A" w:rsidP="007613DC">
            <w:pPr>
              <w:pStyle w:val="KeinLeerraum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46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488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591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510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  <w:tc>
          <w:tcPr>
            <w:tcW w:w="544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492" w:type="pct"/>
          </w:tcPr>
          <w:p w:rsidR="00701E8A" w:rsidRPr="00DA2E73" w:rsidRDefault="00701E8A" w:rsidP="007613DC">
            <w:pPr>
              <w:pStyle w:val="KeinLeerraum"/>
              <w:jc w:val="center"/>
              <w:rPr>
                <w:rFonts w:ascii="Arial" w:hAnsi="Arial" w:cs="Arial"/>
                <w:sz w:val="20"/>
                <w:lang w:val="en-US"/>
              </w:rPr>
            </w:pPr>
          </w:p>
        </w:tc>
      </w:tr>
    </w:tbl>
    <w:p w:rsidR="00701E8A" w:rsidRPr="00DA2E73" w:rsidRDefault="00701E8A" w:rsidP="00701E8A">
      <w:pPr>
        <w:pStyle w:val="KeinLeerraum"/>
        <w:rPr>
          <w:rFonts w:ascii="Arial" w:hAnsi="Arial" w:cs="Arial"/>
          <w:sz w:val="20"/>
          <w:lang w:val="en-US"/>
        </w:rPr>
      </w:pPr>
      <w:r w:rsidRPr="00DA2E73">
        <w:rPr>
          <w:rFonts w:ascii="Arial" w:hAnsi="Arial" w:cs="Arial"/>
          <w:sz w:val="20"/>
          <w:lang w:val="en-US"/>
        </w:rPr>
        <w:t>OMN = omnivores, LOV = lacto-</w:t>
      </w:r>
      <w:proofErr w:type="spellStart"/>
      <w:r w:rsidRPr="00DA2E73">
        <w:rPr>
          <w:rFonts w:ascii="Arial" w:hAnsi="Arial" w:cs="Arial"/>
          <w:sz w:val="20"/>
          <w:lang w:val="en-US"/>
        </w:rPr>
        <w:t>ovo</w:t>
      </w:r>
      <w:proofErr w:type="spellEnd"/>
      <w:r w:rsidRPr="00DA2E73">
        <w:rPr>
          <w:rFonts w:ascii="Arial" w:hAnsi="Arial" w:cs="Arial"/>
          <w:sz w:val="20"/>
          <w:lang w:val="en-US"/>
        </w:rPr>
        <w:t xml:space="preserve">-vegetarians, VEG = vegans, * reference values of the World Health Organization </w:t>
      </w:r>
      <w:r w:rsidRPr="00DA2E73">
        <w:rPr>
          <w:rFonts w:ascii="Arial" w:hAnsi="Arial" w:cs="Arial"/>
          <w:sz w:val="20"/>
          <w:lang w:val="en-US"/>
        </w:rPr>
        <w:fldChar w:fldCharType="begin"/>
      </w:r>
      <w:r w:rsidRPr="00DA2E73">
        <w:rPr>
          <w:rFonts w:ascii="Arial" w:hAnsi="Arial" w:cs="Arial"/>
          <w:sz w:val="20"/>
          <w:lang w:val="en-US"/>
        </w:rPr>
        <w:instrText xml:space="preserve"> ADDIN ZOTERO_ITEM CSL_CITATION {"citationID":"l65NMoRI","properties":{"formattedCitation":"[1]","plainCitation":"[1]","noteIndex":0},"citationItems":[{"id":3364,"uris":["http://zotero.org/groups/937511/items/Y3SKDX8B"],"uri":["http://zotero.org/groups/937511/items/Y3SKDX8B"],"itemData":{"id":3364,"type":"book","title":"Protein and amino acid requirements in human nutrition: report of a joint WHO/FAO/UNU Expert Consultation","collection-title":"WHO technical report series","collection-number":"935","publisher":"WHO","publisher-place":"Geneva","number-of-pages":"265","source":"Gemeinsamer Bibliotheksverbund ISBN","event-place":"Geneva","ISBN":"978-92-4-120935-9","note":"OCLC: 255961015","shortTitle":"Protein and amino acid requirements in human nutrition","language":"en","editor":[{"family":"World Health Organization","given":""},{"family":"Food and Agriculture Organization","given":""},{"family":"United Nations University","given":""}],"issued":{"date-parts":[["2007"]]}}}],"schema":"https://github.com/citation-style-language/schema/raw/master/csl-citation.json"} </w:instrText>
      </w:r>
      <w:r w:rsidRPr="00DA2E73">
        <w:rPr>
          <w:rFonts w:ascii="Arial" w:hAnsi="Arial" w:cs="Arial"/>
          <w:sz w:val="20"/>
          <w:lang w:val="en-US"/>
        </w:rPr>
        <w:fldChar w:fldCharType="separate"/>
      </w:r>
      <w:r w:rsidRPr="00DA2E73">
        <w:rPr>
          <w:rFonts w:ascii="Arial" w:hAnsi="Arial" w:cs="Arial"/>
          <w:sz w:val="20"/>
          <w:lang w:val="en-US"/>
        </w:rPr>
        <w:t>[1]</w:t>
      </w:r>
      <w:r w:rsidRPr="00DA2E73">
        <w:rPr>
          <w:rFonts w:ascii="Arial" w:hAnsi="Arial" w:cs="Arial"/>
          <w:sz w:val="20"/>
          <w:lang w:val="en-US"/>
        </w:rPr>
        <w:fldChar w:fldCharType="end"/>
      </w:r>
      <w:r w:rsidRPr="00DA2E73">
        <w:rPr>
          <w:rFonts w:ascii="Arial" w:hAnsi="Arial" w:cs="Arial"/>
          <w:sz w:val="20"/>
          <w:lang w:val="en-US"/>
        </w:rPr>
        <w:t xml:space="preserve">. </w:t>
      </w:r>
    </w:p>
    <w:p w:rsidR="00701E8A" w:rsidRPr="00DA2E73" w:rsidRDefault="00701E8A" w:rsidP="00701E8A">
      <w:pPr>
        <w:pStyle w:val="KeinLeerraum"/>
        <w:rPr>
          <w:rFonts w:ascii="Arial" w:hAnsi="Arial" w:cs="Arial"/>
          <w:sz w:val="20"/>
          <w:lang w:val="en-US"/>
        </w:rPr>
      </w:pPr>
      <w:r w:rsidRPr="00DA2E73">
        <w:rPr>
          <w:rFonts w:ascii="Arial" w:hAnsi="Arial" w:cs="Arial"/>
          <w:sz w:val="20"/>
          <w:lang w:val="en-US"/>
        </w:rPr>
        <w:t xml:space="preserve">Data are presented as mean (95% KI). </w:t>
      </w:r>
      <w:r w:rsidRPr="00DA2E73">
        <w:rPr>
          <w:rFonts w:ascii="Arial" w:hAnsi="Arial" w:cs="Arial"/>
          <w:sz w:val="20"/>
          <w:vertAlign w:val="superscript"/>
          <w:lang w:val="en-US"/>
        </w:rPr>
        <w:t>a</w:t>
      </w:r>
      <w:r w:rsidRPr="00DA2E73">
        <w:rPr>
          <w:rFonts w:ascii="Arial" w:hAnsi="Arial" w:cs="Arial"/>
          <w:sz w:val="20"/>
          <w:lang w:val="en-US"/>
        </w:rPr>
        <w:t xml:space="preserve"> </w:t>
      </w:r>
      <w:proofErr w:type="spellStart"/>
      <w:r w:rsidRPr="00DA2E73">
        <w:rPr>
          <w:rFonts w:ascii="Arial" w:hAnsi="Arial" w:cs="Arial"/>
          <w:sz w:val="20"/>
          <w:lang w:val="en-US"/>
        </w:rPr>
        <w:t>Kruskal</w:t>
      </w:r>
      <w:proofErr w:type="spellEnd"/>
      <w:r w:rsidRPr="00DA2E73">
        <w:rPr>
          <w:rFonts w:ascii="Arial" w:hAnsi="Arial" w:cs="Arial"/>
          <w:sz w:val="20"/>
          <w:lang w:val="en-US"/>
        </w:rPr>
        <w:t xml:space="preserve"> Wallis test, </w:t>
      </w:r>
      <w:r w:rsidRPr="00DA2E73">
        <w:rPr>
          <w:rFonts w:ascii="Arial" w:hAnsi="Arial" w:cs="Arial"/>
          <w:sz w:val="20"/>
          <w:vertAlign w:val="superscript"/>
          <w:lang w:val="en-US"/>
        </w:rPr>
        <w:t>b</w:t>
      </w:r>
      <w:r w:rsidRPr="00DA2E73">
        <w:rPr>
          <w:rFonts w:ascii="Arial" w:hAnsi="Arial" w:cs="Arial"/>
          <w:sz w:val="20"/>
          <w:lang w:val="en-US"/>
        </w:rPr>
        <w:t xml:space="preserve"> Post Hoc Test.</w:t>
      </w:r>
    </w:p>
    <w:p w:rsidR="00701E8A" w:rsidRPr="00DA2E73" w:rsidRDefault="00701E8A" w:rsidP="00701E8A">
      <w:pPr>
        <w:pStyle w:val="KeinLeerraum"/>
        <w:rPr>
          <w:rFonts w:ascii="Arial" w:hAnsi="Arial" w:cs="Arial"/>
          <w:sz w:val="20"/>
          <w:lang w:val="en-US"/>
        </w:rPr>
      </w:pPr>
    </w:p>
    <w:p w:rsidR="00701E8A" w:rsidRPr="00DA2E73" w:rsidRDefault="00701E8A" w:rsidP="00701E8A">
      <w:bookmarkStart w:id="0" w:name="_GoBack"/>
      <w:bookmarkEnd w:id="0"/>
    </w:p>
    <w:sectPr w:rsidR="00701E8A" w:rsidRPr="00DA2E73" w:rsidSect="00DA2E7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M3sTA0NjawMDIzNjBT0lEKTi0uzszPAykwrAUAOYL9LSwAAAA="/>
  </w:docVars>
  <w:rsids>
    <w:rsidRoot w:val="00701E8A"/>
    <w:rsid w:val="00701E8A"/>
    <w:rsid w:val="00DA2E73"/>
    <w:rsid w:val="00E36B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DA87B29-3C97-42DC-83FD-139BF9118F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01E8A"/>
    <w:pPr>
      <w:spacing w:after="200" w:line="276" w:lineRule="auto"/>
    </w:pPr>
    <w:rPr>
      <w:lang w:val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701E8A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701E8A"/>
    <w:pPr>
      <w:spacing w:line="240" w:lineRule="auto"/>
    </w:pPr>
    <w:rPr>
      <w:b/>
      <w:bCs/>
      <w:color w:val="5B9BD5" w:themeColor="accent1"/>
      <w:sz w:val="18"/>
      <w:szCs w:val="18"/>
    </w:rPr>
  </w:style>
  <w:style w:type="paragraph" w:styleId="KeinLeerraum">
    <w:name w:val="No Spacing"/>
    <w:uiPriority w:val="1"/>
    <w:qFormat/>
    <w:rsid w:val="00701E8A"/>
    <w:pPr>
      <w:spacing w:after="0" w:line="240" w:lineRule="auto"/>
    </w:pPr>
    <w:rPr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25</Words>
  <Characters>2051</Characters>
  <Application>Microsoft Office Word</Application>
  <DocSecurity>0</DocSecurity>
  <Lines>17</Lines>
  <Paragraphs>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Josefine Nebl</cp:lastModifiedBy>
  <cp:revision>2</cp:revision>
  <dcterms:created xsi:type="dcterms:W3CDTF">2019-10-28T14:55:00Z</dcterms:created>
  <dcterms:modified xsi:type="dcterms:W3CDTF">2019-10-28T14:55:00Z</dcterms:modified>
</cp:coreProperties>
</file>